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 xml:space="preserve">Jan 01 </w:t>
      </w:r>
      <w:r>
        <w:rPr>
          <w:sz w:val="20"/>
          <w:szCs w:val="20"/>
        </w:rPr>
        <w:t xml:space="preserve">2013-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r>
        <w:rPr>
          <w:rFonts w:ascii="Fira Sans" w:hAnsi="Fira Sans"/>
          <w:color w:val="232323"/>
          <w:sz w:val="21"/>
          <w:szCs w:val="21"/>
          <w:shd w:val="clear" w:color="auto" w:fill="F8F8F8"/>
        </w:rPr>
        <w:t xml:space="preserve"> </w:t>
      </w:r>
      <w:r w:rsidR="00B152ED">
        <w:rPr>
          <w:sz w:val="20"/>
          <w:szCs w:val="20"/>
        </w:rPr>
        <w:t>2013-</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r>
        <w:rPr>
          <w:rFonts w:ascii="Fira Sans" w:hAnsi="Fira Sans"/>
          <w:color w:val="232323"/>
          <w:sz w:val="21"/>
          <w:szCs w:val="21"/>
          <w:shd w:val="clear" w:color="auto" w:fill="F8F8F8"/>
        </w:rPr>
        <w:t>degen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r w:rsidR="007E6527">
        <w:rPr>
          <w:rFonts w:ascii="Fira Sans" w:hAnsi="Fira Sans"/>
          <w:color w:val="232323"/>
          <w:sz w:val="21"/>
          <w:szCs w:val="21"/>
          <w:shd w:val="clear" w:color="auto" w:fill="F8F8F8"/>
        </w:rPr>
        <w:t>Rar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r w:rsidR="00CE33D8">
        <w:rPr>
          <w:rFonts w:ascii="Times New Roman" w:hAnsi="Times New Roman" w:cs="Times New Roman"/>
          <w:sz w:val="20"/>
          <w:szCs w:val="20"/>
        </w:rPr>
        <w:t>“ Dietary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i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i.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Diagnostic;</w:t>
      </w:r>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creening</w:t>
      </w:r>
      <w:r w:rsidR="002A0BBE">
        <w:rPr>
          <w:rFonts w:ascii="Times New Roman" w:hAnsi="Times New Roman" w:cs="Times New Roman"/>
          <w:sz w:val="20"/>
          <w:szCs w:val="20"/>
        </w:rPr>
        <w:t>;</w:t>
      </w:r>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09749CB2"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head to </w:t>
      </w:r>
      <w:commentRangeStart w:id="2"/>
      <w:commentRangeStart w:id="3"/>
      <w:r w:rsidR="00E95104">
        <w:t>head</w:t>
      </w:r>
      <w:commentRangeEnd w:id="2"/>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ake “any anicogagulant)</w:t>
      </w:r>
      <w:r w:rsidR="007147DE">
        <w:t xml:space="preserve"> or if a phase 2</w:t>
      </w:r>
      <w:r w:rsidR="00CE0F45">
        <w:t>, biosimilar against what it is biosimilar to</w:t>
      </w:r>
      <w:r w:rsidR="00A3759D">
        <w:t>, treating a second condition in our conditions (ie infection in PD patients)</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6E4B9BE5"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r w:rsidR="00D16668">
        <w:t>, no historical controls</w:t>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0E2D4E1A" w14:textId="7150A22A" w:rsidR="00AD275D" w:rsidRPr="00116AD2" w:rsidRDefault="00A002D7" w:rsidP="00116AD2">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First Phase 3 trial: Overall, for a phase 3 trial to be included, it had to be the first phase 3 trial to investigate an experimental drug in a given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66B54CE5" w14:textId="44B5D15A" w:rsidR="007A3289" w:rsidRDefault="00443F24"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too </w:t>
      </w:r>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8D1EAC3" w:rsidR="00892AAE" w:rsidRPr="00116AD2" w:rsidRDefault="00116AD2" w:rsidP="00116AD2">
      <w:pPr>
        <w:pStyle w:val="ListParagraph"/>
        <w:numPr>
          <w:ilvl w:val="0"/>
          <w:numId w:val="43"/>
        </w:numPr>
        <w:rPr>
          <w:color w:val="000000"/>
        </w:rPr>
      </w:pPr>
      <w:r w:rsidRPr="00116AD2">
        <w:rPr>
          <w:color w:val="000000"/>
        </w:rPr>
        <w:t>Basically,</w:t>
      </w:r>
      <w:r w:rsidR="00892AAE" w:rsidRPr="00116AD2">
        <w:rPr>
          <w:color w:val="000000"/>
        </w:rPr>
        <w:t xml:space="preserve"> symptom trial can be preceded by general or other symptom trial as long as it looks at general-these count as prior evidence.</w:t>
      </w:r>
    </w:p>
    <w:p w14:paraId="1FC12072" w14:textId="77777777" w:rsidR="00116AD2" w:rsidRDefault="00C86BA2" w:rsidP="00116AD2">
      <w:pPr>
        <w:pStyle w:val="ListParagraph"/>
        <w:numPr>
          <w:ilvl w:val="0"/>
          <w:numId w:val="43"/>
        </w:numPr>
        <w:rPr>
          <w:color w:val="000000"/>
        </w:rPr>
      </w:pPr>
      <w:r w:rsidRPr="00116AD2">
        <w:rPr>
          <w:color w:val="000000"/>
        </w:rPr>
        <w:t>Preclinical for any disease like CIS or people with AD mutation does not count only MCI or prodromal with probable diagnosis of AD or MS</w:t>
      </w:r>
    </w:p>
    <w:p w14:paraId="31629D67" w14:textId="7240170C" w:rsidR="007A3289" w:rsidRPr="00116AD2" w:rsidRDefault="00842B6F" w:rsidP="00116AD2">
      <w:pPr>
        <w:pStyle w:val="ListParagraph"/>
        <w:numPr>
          <w:ilvl w:val="0"/>
          <w:numId w:val="43"/>
        </w:numPr>
        <w:rPr>
          <w:color w:val="000000"/>
        </w:rPr>
      </w:pPr>
      <w:r w:rsidRPr="00116AD2">
        <w:rPr>
          <w:color w:val="000000"/>
        </w:rPr>
        <w:t>Prior evidence does not need to be exclusively in that indication</w:t>
      </w:r>
    </w:p>
    <w:p w14:paraId="780BABC0" w14:textId="5453E41A" w:rsidR="00A002D7" w:rsidRPr="00F9269C" w:rsidRDefault="00AB3F32"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Pr="00116AD2" w:rsidRDefault="00306E07" w:rsidP="00116AD2">
      <w:pPr>
        <w:pStyle w:val="ListParagraph"/>
        <w:numPr>
          <w:ilvl w:val="0"/>
          <w:numId w:val="43"/>
        </w:numPr>
        <w:rPr>
          <w:color w:val="000000"/>
        </w:rPr>
      </w:pPr>
      <w:r w:rsidRPr="00116AD2">
        <w:rPr>
          <w:color w:val="000000"/>
        </w:rPr>
        <w:t>Prior evidence did not need to include all of the same symptoms-if it treated symptoms that were in the one in sample in that indication-prior evidence</w:t>
      </w:r>
    </w:p>
    <w:p w14:paraId="2AB2D6D9" w14:textId="6B72F01C" w:rsidR="00306E07" w:rsidRPr="00116AD2" w:rsidRDefault="00306E07" w:rsidP="00116AD2">
      <w:pPr>
        <w:pStyle w:val="ListParagraph"/>
        <w:numPr>
          <w:ilvl w:val="0"/>
          <w:numId w:val="43"/>
        </w:numPr>
        <w:rPr>
          <w:color w:val="000000"/>
        </w:rPr>
      </w:pPr>
      <w:r w:rsidRPr="00116AD2">
        <w:rPr>
          <w:color w:val="000000"/>
        </w:rPr>
        <w:t>Prior evidence does not need to be exclusive</w:t>
      </w:r>
    </w:p>
    <w:p w14:paraId="1752A534" w14:textId="39BF4C03" w:rsidR="00306E07" w:rsidRPr="00116AD2" w:rsidRDefault="00306E07" w:rsidP="00116AD2">
      <w:pPr>
        <w:pStyle w:val="ListParagraph"/>
        <w:numPr>
          <w:ilvl w:val="0"/>
          <w:numId w:val="43"/>
        </w:numPr>
        <w:rPr>
          <w:color w:val="000000"/>
        </w:rPr>
      </w:pPr>
      <w:r w:rsidRPr="00116AD2">
        <w:rPr>
          <w:color w:val="000000"/>
        </w:rPr>
        <w:t xml:space="preserve">If combination is not clear-but both are labeled adjuctive- they are prior evidence=cant tell the other drugs </w:t>
      </w:r>
    </w:p>
    <w:p w14:paraId="7AD3D7EB" w14:textId="51C7838C" w:rsidR="001616CA" w:rsidRPr="00116AD2" w:rsidRDefault="001616CA" w:rsidP="00116AD2">
      <w:pPr>
        <w:pStyle w:val="ListParagraph"/>
        <w:numPr>
          <w:ilvl w:val="0"/>
          <w:numId w:val="43"/>
        </w:numPr>
        <w:rPr>
          <w:color w:val="000000"/>
        </w:rPr>
      </w:pPr>
      <w:r w:rsidRPr="00116AD2">
        <w:rPr>
          <w:color w:val="000000"/>
        </w:rPr>
        <w:t>Phase 4 or 3 count as prior evidence</w:t>
      </w:r>
    </w:p>
    <w:p w14:paraId="6E0E7B22" w14:textId="78401F50" w:rsidR="00745AA8" w:rsidRPr="00116AD2" w:rsidRDefault="00745AA8" w:rsidP="00116AD2">
      <w:pPr>
        <w:pStyle w:val="ListParagraph"/>
        <w:numPr>
          <w:ilvl w:val="0"/>
          <w:numId w:val="43"/>
        </w:numPr>
        <w:rPr>
          <w:color w:val="000000"/>
        </w:rPr>
      </w:pPr>
      <w:r w:rsidRPr="00116AD2">
        <w:rPr>
          <w:color w:val="000000"/>
        </w:rPr>
        <w:t xml:space="preserve">Could be in control or exp arm just if it has been studied in a phase 3 trial in that indication before </w:t>
      </w:r>
    </w:p>
    <w:p w14:paraId="4EFE4476" w14:textId="74AD9C21" w:rsidR="00745AA8" w:rsidRPr="00116AD2" w:rsidRDefault="007147DE" w:rsidP="00116AD2">
      <w:pPr>
        <w:pStyle w:val="ListParagraph"/>
        <w:numPr>
          <w:ilvl w:val="0"/>
          <w:numId w:val="43"/>
        </w:numPr>
        <w:rPr>
          <w:color w:val="000000"/>
        </w:rPr>
      </w:pPr>
      <w:r w:rsidRPr="00116AD2">
        <w:rPr>
          <w:color w:val="000000"/>
        </w:rPr>
        <w:t>Pediatric can be evidence and other way around</w:t>
      </w:r>
    </w:p>
    <w:p w14:paraId="434B9C51" w14:textId="040B59A3" w:rsidR="009E05C5" w:rsidRPr="00116AD2" w:rsidRDefault="009E05C5" w:rsidP="00116AD2">
      <w:pPr>
        <w:pStyle w:val="ListParagraph"/>
        <w:numPr>
          <w:ilvl w:val="0"/>
          <w:numId w:val="43"/>
        </w:numPr>
        <w:rPr>
          <w:color w:val="000000"/>
        </w:rPr>
      </w:pPr>
      <w:r w:rsidRPr="00116AD2">
        <w:rPr>
          <w:color w:val="000000"/>
        </w:rPr>
        <w:t>Same Day year before is earlier evidence</w:t>
      </w:r>
    </w:p>
    <w:p w14:paraId="2F2BE507" w14:textId="3FCC1E58" w:rsidR="000E5D73" w:rsidRDefault="000E5D73" w:rsidP="000E5D73">
      <w:pPr>
        <w:rPr>
          <w:rFonts w:cstheme="minorHAnsi"/>
        </w:rPr>
      </w:pPr>
    </w:p>
    <w:p w14:paraId="14B4FAE6" w14:textId="7E0A16BA" w:rsidR="00116AD2" w:rsidRDefault="00116AD2" w:rsidP="000E5D73">
      <w:pPr>
        <w:rPr>
          <w:rFonts w:cstheme="minorHAnsi"/>
        </w:rPr>
      </w:pPr>
    </w:p>
    <w:p w14:paraId="6416E138" w14:textId="77777777" w:rsidR="00116AD2" w:rsidRDefault="00116AD2"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lastRenderedPageBreak/>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any synonym of the drug mentioned in ClinicalTrials.gov should be included), and indication as listed in ClinicalTrials.gov , and “Clinical trial”, and “Phase 3”. If multiple publications/abstracts were found, the primary publication will be chosen (i.e. the publication that reports full primary-endpoint results). All trials will need to have a publication of their primary results to be included. For approved drugs without publications, drugs@FDA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Hannah, Karine,</w:t>
      </w:r>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TrialViewer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drugs@FDA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5B40E337" w:rsidR="00AB3F32"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61D7A09A" w14:textId="28390CD0" w:rsidR="003E69E8" w:rsidRPr="004850C8" w:rsidRDefault="003E69E8" w:rsidP="009C6DF8">
      <w:pPr>
        <w:rPr>
          <w:rFonts w:asciiTheme="minorHAnsi" w:eastAsiaTheme="minorHAnsi" w:hAnsiTheme="minorHAnsi" w:cstheme="minorBidi"/>
          <w:sz w:val="22"/>
          <w:szCs w:val="22"/>
          <w:u w:val="single"/>
          <w:lang w:val="en-CA"/>
        </w:rPr>
      </w:pPr>
      <w:r>
        <w:rPr>
          <w:rFonts w:asciiTheme="minorHAnsi" w:eastAsiaTheme="minorHAnsi" w:hAnsiTheme="minorHAnsi" w:cstheme="minorBidi"/>
          <w:sz w:val="22"/>
          <w:szCs w:val="22"/>
          <w:u w:val="single"/>
          <w:lang w:val="en-CA"/>
        </w:rPr>
        <w:t>Lon-broad is ok!</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If cant tell date-if published in year of start date- gi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dont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A trial that investigates a drug/biologic as a monotherapy cannot be used as prior evidence for a trial that is investigating the same drug in combination therapy (and viceversa)</w:t>
      </w:r>
    </w:p>
    <w:p w14:paraId="61946E5F" w14:textId="77CB0EDE" w:rsidR="000D760F" w:rsidRDefault="000D760F" w:rsidP="00026045">
      <w:pPr>
        <w:pStyle w:val="ListParagraph"/>
        <w:numPr>
          <w:ilvl w:val="2"/>
          <w:numId w:val="25"/>
        </w:numPr>
      </w:pPr>
      <w:r>
        <w:t>If the one trial is x+any drug in this category and the other is x+on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P2/3 are put into the preceeded category</w:t>
      </w:r>
    </w:p>
    <w:p w14:paraId="64B5292F" w14:textId="0290A2DF" w:rsidR="005678C8" w:rsidRDefault="00AD275D" w:rsidP="005678C8">
      <w:r>
        <w:t>If terminated with no data-it is not counted</w:t>
      </w:r>
    </w:p>
    <w:p w14:paraId="01C4E503" w14:textId="5A6BA03F" w:rsidR="00AD275D" w:rsidRPr="00DA30D1" w:rsidRDefault="00AD275D" w:rsidP="005678C8">
      <w:r>
        <w:lastRenderedPageBreak/>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diffined positivity using specific criteria we use that </w:t>
      </w:r>
    </w:p>
    <w:p w14:paraId="2922D608" w14:textId="2B9B92AD" w:rsidR="00EB7914" w:rsidRDefault="00EB7914" w:rsidP="00EB7914">
      <w:pPr>
        <w:pStyle w:val="ListParagraph"/>
        <w:numPr>
          <w:ilvl w:val="1"/>
          <w:numId w:val="39"/>
        </w:numPr>
      </w:pPr>
      <w:r>
        <w:t xml:space="preserve">If not and they separate into two groups and one is pos and the other is nonpos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priamry clinical trials-if one is positi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Authors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within a year of start date is ok too i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05E83DD9"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FD6E37" w14:paraId="3D37F813" w14:textId="77777777" w:rsidTr="00FD6E37">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A285A98"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19283769"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6E287D8"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B8234FF"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FD6E37" w14:paraId="18C85E04" w14:textId="77777777" w:rsidTr="00FD6E3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734B7C9"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7B6D6B"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215BB8"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7A578B72"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9CB6D75"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C330F92"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DE94DB8"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1F3277A3"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B8D7B25"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DB9EF1E"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171FF9"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67F986DE"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6E247C82"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8C96E55"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29A63F5"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39892E3F" w14:textId="77777777" w:rsidTr="00FD6E3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AB7DCD2"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A9F4CE4"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C55902F"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FD6E37" w14:paraId="01F7C7E6" w14:textId="77777777" w:rsidTr="00FD6E3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EBFF230"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4BB0A56"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6883221"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287B1008"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BC86F8"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92855A"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12B373"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0E8CE7B4" w14:textId="77777777" w:rsidTr="00FD6E3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422C0CD"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44B2D4D"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1598A0" w14:textId="77777777" w:rsidR="00FD6E37" w:rsidRDefault="00FD6E37">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DK poosibly</w:t>
            </w:r>
          </w:p>
        </w:tc>
      </w:tr>
      <w:tr w:rsidR="00FD6E37" w14:paraId="5B9445C1"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EA192FF"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79119BA"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494CD4A"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FD6E37" w14:paraId="19143C9E"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6244EDF4"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69989D"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1072E3"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39B77AD1" w14:textId="77777777" w:rsidTr="00FD6E3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38663E2F"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56C612C"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9D8B57D"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0D500505"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EEF67CF"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16E5FC4"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25CCDCE"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18741004" w14:textId="77777777" w:rsidTr="00FD6E3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1DD5899"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9CBFDF"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79A322"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7741FAB7"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379739ED"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961616"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BDA0D6D"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0A882244" w14:textId="77777777" w:rsidTr="00FD6E3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393C42E1" w14:textId="77777777" w:rsidR="00FD6E37" w:rsidRDefault="00FD6E37">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7DE8A14"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F640107"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FD6E37" w14:paraId="683BE6C2" w14:textId="77777777" w:rsidTr="00FD6E3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3975170"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F1BFB24" w14:textId="77777777"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F7EA2E4" w14:textId="6BCF5590" w:rsidR="00FD6E37" w:rsidRDefault="00FD6E37">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39994F67" w14:textId="77777777" w:rsidR="00FD6E37" w:rsidRPr="00F9269C" w:rsidRDefault="00FD6E37" w:rsidP="00FD6E37">
      <w:pPr>
        <w:pStyle w:val="ListParagraph"/>
        <w:spacing w:after="0" w:line="240" w:lineRule="auto"/>
        <w:ind w:left="2160"/>
        <w:rPr>
          <w:rFonts w:ascii="Times New Roman" w:hAnsi="Times New Roman" w:cs="Times New Roman"/>
          <w:color w:val="000000"/>
        </w:rPr>
      </w:pP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er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Idk abt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Picking the highest dose arm only applies to the following two things</w:t>
      </w:r>
      <w:r w:rsidR="00714661">
        <w:t>or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t xml:space="preserve"> for those with two doses-take the one that is first for hierarchical testing</w:t>
      </w:r>
      <w:r w:rsidR="00393B0F">
        <w:t xml:space="preserve"> if there truly is not one higher priority take higher and mark it</w:t>
      </w:r>
      <w:r w:rsidR="001616CA">
        <w:t>. Adas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Take adjusted pvalue if available</w:t>
      </w:r>
    </w:p>
    <w:p w14:paraId="57E1F553" w14:textId="687A0540" w:rsidR="00E77B6B" w:rsidRDefault="00E77B6B" w:rsidP="0022789A">
      <w:pPr>
        <w:pStyle w:val="ListParagraph"/>
        <w:numPr>
          <w:ilvl w:val="1"/>
          <w:numId w:val="28"/>
        </w:numPr>
      </w:pPr>
      <w:r>
        <w:t xml:space="preserve">WdueAE </w:t>
      </w:r>
      <w:r w:rsidR="00D77DC9">
        <w:tab/>
      </w:r>
    </w:p>
    <w:p w14:paraId="2C2866F5" w14:textId="235E3C92" w:rsidR="00D77DC9" w:rsidRDefault="00D77DC9" w:rsidP="0022789A">
      <w:pPr>
        <w:pStyle w:val="ListParagraph"/>
        <w:numPr>
          <w:ilvl w:val="2"/>
          <w:numId w:val="28"/>
        </w:numPr>
      </w:pPr>
      <w:r>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if not fda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0DFC83BE" w:rsidR="00EB7914" w:rsidRDefault="00EB7914" w:rsidP="00EB7914">
      <w:pPr>
        <w:pStyle w:val="ListParagraph"/>
        <w:numPr>
          <w:ilvl w:val="1"/>
          <w:numId w:val="28"/>
        </w:numPr>
      </w:pPr>
      <w:r>
        <w:t>Important bc it tells u if it is approved in new indication or new formulation</w:t>
      </w:r>
    </w:p>
    <w:p w14:paraId="2B56C812" w14:textId="4B95E92B" w:rsidR="006945B8" w:rsidRDefault="006945B8" w:rsidP="00EB7914">
      <w:pPr>
        <w:pStyle w:val="ListParagraph"/>
        <w:numPr>
          <w:ilvl w:val="1"/>
          <w:numId w:val="28"/>
        </w:numPr>
      </w:pPr>
      <w:r>
        <w:rPr>
          <w:rFonts w:ascii="Arial" w:hAnsi="Arial" w:cs="Arial"/>
          <w:color w:val="1D1C1D"/>
          <w:sz w:val="23"/>
          <w:szCs w:val="23"/>
          <w:shd w:val="clear" w:color="auto" w:fill="F8F8F8"/>
        </w:rPr>
        <w:t>pre approval = drug was approved after the primary start date or never approved</w:t>
      </w:r>
      <w:r>
        <w:rPr>
          <w:rFonts w:ascii="Arial" w:hAnsi="Arial" w:cs="Arial"/>
          <w:color w:val="1D1C1D"/>
          <w:sz w:val="23"/>
          <w:szCs w:val="23"/>
        </w:rPr>
        <w:br/>
      </w:r>
      <w:r>
        <w:rPr>
          <w:rFonts w:ascii="Arial" w:hAnsi="Arial" w:cs="Arial"/>
          <w:color w:val="1D1C1D"/>
          <w:sz w:val="23"/>
          <w:szCs w:val="23"/>
          <w:shd w:val="clear" w:color="auto" w:fill="F8F8F8"/>
        </w:rPr>
        <w:t>post approval = drug was approved before the primary start date</w:t>
      </w:r>
    </w:p>
    <w:p w14:paraId="2C3FCCEE" w14:textId="611CFD88" w:rsidR="009524C7" w:rsidRDefault="009524C7" w:rsidP="009524C7">
      <w:pPr>
        <w:pStyle w:val="ListParagraph"/>
        <w:numPr>
          <w:ilvl w:val="0"/>
          <w:numId w:val="28"/>
        </w:numPr>
      </w:pPr>
      <w:r>
        <w:t xml:space="preserve">Funding (industry vs </w:t>
      </w:r>
      <w:r w:rsidR="007E4333">
        <w:t>non</w:t>
      </w:r>
      <w:r>
        <w:t xml:space="preserve">industry).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Exclude CHECK ALL OF THESE expecially phjase 2/3 and paper not correct</w:t>
      </w:r>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head to head </w:t>
      </w:r>
    </w:p>
    <w:p w14:paraId="61C0BED3" w14:textId="7CC90AE7" w:rsidR="0022789A" w:rsidRDefault="0022789A" w:rsidP="00170808">
      <w:pPr>
        <w:pStyle w:val="ListParagraph"/>
        <w:numPr>
          <w:ilvl w:val="1"/>
          <w:numId w:val="28"/>
        </w:numPr>
      </w:pPr>
      <w:r>
        <w:lastRenderedPageBreak/>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7AC2F19F" w:rsidR="00BC2FA4" w:rsidRDefault="00EA4B55" w:rsidP="00EA4B55">
      <w:pPr>
        <w:pStyle w:val="ListParagraph"/>
        <w:numPr>
          <w:ilvl w:val="1"/>
          <w:numId w:val="28"/>
        </w:numPr>
      </w:pPr>
      <w:r>
        <w:t>2 comparators do not count as two arms</w:t>
      </w:r>
      <w:r w:rsidR="00CB338C" w:rsidRPr="00504CA0">
        <w:t xml:space="preserve">. </w:t>
      </w:r>
    </w:p>
    <w:p w14:paraId="0C485C69" w14:textId="77777777" w:rsidR="00B01DB2" w:rsidRPr="00B01DB2" w:rsidRDefault="00B01DB2" w:rsidP="00B01DB2">
      <w:pPr>
        <w:pStyle w:val="ListParagraph"/>
        <w:numPr>
          <w:ilvl w:val="0"/>
          <w:numId w:val="28"/>
        </w:numPr>
      </w:pPr>
      <w:r w:rsidRPr="00B01DB2">
        <w:t>Severe disease or non severe disease (operationalized based on 5-year mortality or disability)-severity (</w:t>
      </w:r>
      <w:commentRangeStart w:id="19"/>
      <w:r w:rsidRPr="00B01DB2">
        <w:t>prognosis</w:t>
      </w:r>
      <w:commentRangeEnd w:id="19"/>
      <w:r>
        <w:rPr>
          <w:rStyle w:val="CommentReference"/>
        </w:rPr>
        <w:commentReference w:id="19"/>
      </w:r>
      <w:r w:rsidRPr="00B01DB2">
        <w:t>)</w:t>
      </w:r>
    </w:p>
    <w:p w14:paraId="4F0DDD58" w14:textId="4E794902" w:rsidR="00B01DB2" w:rsidRPr="00B01DB2" w:rsidRDefault="00B01DB2" w:rsidP="00B01DB2">
      <w:pPr>
        <w:pStyle w:val="ListParagraph"/>
        <w:numPr>
          <w:ilvl w:val="1"/>
          <w:numId w:val="28"/>
        </w:numPr>
      </w:pPr>
      <w:r w:rsidRPr="00B01DB2">
        <w:rPr>
          <w:rFonts w:ascii="Times New Roman" w:hAnsi="Times New Roman" w:cs="Times New Roman"/>
          <w:color w:val="000000"/>
        </w:rPr>
        <w:t>Alzheimer's disease, Parkinson disease, Amyotrophic lateral sclerosis, Huntington's disease, Multiple sclerosis, Migraine, Headache, Epilepsy, TBI and Stroke</w:t>
      </w:r>
    </w:p>
    <w:p w14:paraId="61F15175" w14:textId="77777777" w:rsidR="00B01DB2" w:rsidRPr="00B01DB2" w:rsidRDefault="00B01DB2" w:rsidP="00B01DB2">
      <w:pPr>
        <w:pStyle w:val="ListParagraph"/>
        <w:numPr>
          <w:ilvl w:val="1"/>
          <w:numId w:val="28"/>
        </w:numPr>
      </w:pPr>
      <w:r w:rsidRPr="00B01DB2">
        <w:rPr>
          <w:rFonts w:ascii="Times New Roman" w:hAnsi="Times New Roman" w:cs="Times New Roman"/>
          <w:color w:val="000000"/>
        </w:rPr>
        <w:t>Potential separations</w:t>
      </w:r>
    </w:p>
    <w:p w14:paraId="01CEE334" w14:textId="77777777" w:rsidR="00B01DB2" w:rsidRPr="00B01DB2" w:rsidRDefault="00B01DB2" w:rsidP="00B01DB2">
      <w:pPr>
        <w:pStyle w:val="ListParagraph"/>
        <w:numPr>
          <w:ilvl w:val="2"/>
          <w:numId w:val="28"/>
        </w:numPr>
      </w:pPr>
      <w:r w:rsidRPr="00B01DB2">
        <w:rPr>
          <w:rFonts w:ascii="Times New Roman" w:hAnsi="Times New Roman" w:cs="Times New Roman"/>
          <w:color w:val="000000"/>
        </w:rPr>
        <w:t xml:space="preserve">Disabling </w:t>
      </w:r>
    </w:p>
    <w:p w14:paraId="78EEF25E" w14:textId="77777777" w:rsidR="00B01DB2" w:rsidRPr="00B01DB2" w:rsidRDefault="00B01DB2" w:rsidP="00B01DB2">
      <w:pPr>
        <w:pStyle w:val="ListParagraph"/>
        <w:numPr>
          <w:ilvl w:val="3"/>
          <w:numId w:val="28"/>
        </w:numPr>
      </w:pPr>
      <w:r w:rsidRPr="00B01DB2">
        <w:rPr>
          <w:rFonts w:ascii="Times New Roman" w:hAnsi="Times New Roman" w:cs="Times New Roman"/>
          <w:color w:val="000000"/>
        </w:rPr>
        <w:t>Migraine, Headache, Epilepsy, TBI and Stroke, Multiple sclerosis, Alzheimer's disease, Parkinson disease</w:t>
      </w:r>
    </w:p>
    <w:p w14:paraId="01D4EE00" w14:textId="77777777" w:rsidR="00B01DB2" w:rsidRPr="00B01DB2" w:rsidRDefault="00B01DB2" w:rsidP="00B01DB2">
      <w:pPr>
        <w:pStyle w:val="ListParagraph"/>
        <w:numPr>
          <w:ilvl w:val="2"/>
          <w:numId w:val="28"/>
        </w:numPr>
      </w:pPr>
      <w:r w:rsidRPr="00B01DB2">
        <w:rPr>
          <w:rFonts w:ascii="Times New Roman" w:hAnsi="Times New Roman" w:cs="Times New Roman"/>
          <w:color w:val="000000"/>
        </w:rPr>
        <w:t>Terminal</w:t>
      </w:r>
    </w:p>
    <w:p w14:paraId="60BB2521" w14:textId="77777777" w:rsidR="00B01DB2" w:rsidRPr="00B01DB2" w:rsidRDefault="00B01DB2" w:rsidP="00B01DB2">
      <w:pPr>
        <w:pStyle w:val="ListParagraph"/>
        <w:numPr>
          <w:ilvl w:val="3"/>
          <w:numId w:val="28"/>
        </w:numPr>
      </w:pPr>
      <w:r w:rsidRPr="00B01DB2">
        <w:rPr>
          <w:rFonts w:ascii="Times New Roman" w:hAnsi="Times New Roman" w:cs="Times New Roman"/>
          <w:color w:val="000000"/>
        </w:rPr>
        <w:t xml:space="preserve">Amyotrophic lateral sclerosis, Huntington's disease, </w:t>
      </w:r>
    </w:p>
    <w:p w14:paraId="23BC5CFF" w14:textId="77777777" w:rsidR="00B01DB2" w:rsidRPr="00504CA0" w:rsidRDefault="00B01DB2" w:rsidP="00B01DB2">
      <w:pPr>
        <w:pStyle w:val="ListParagraph"/>
        <w:ind w:left="1440"/>
      </w:pPr>
    </w:p>
    <w:p w14:paraId="12F15E28" w14:textId="77777777" w:rsidR="00B01DB2" w:rsidRDefault="00B01DB2" w:rsidP="00B20D31">
      <w:pPr>
        <w:rPr>
          <w:b/>
          <w:bCs/>
          <w:color w:val="000000"/>
          <w:sz w:val="20"/>
          <w:szCs w:val="20"/>
        </w:rPr>
      </w:pPr>
    </w:p>
    <w:p w14:paraId="6B883E46" w14:textId="04783762" w:rsidR="00601F96" w:rsidRDefault="00C767A2" w:rsidP="00B20D31">
      <w:r>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3BD4CF13" w14:textId="005485EF" w:rsidR="00DB4E0B" w:rsidRDefault="006945B8" w:rsidP="007C46F3">
      <w:r>
        <w:t xml:space="preserve">TO DO </w:t>
      </w:r>
    </w:p>
    <w:p w14:paraId="6AA937C0" w14:textId="6964711D" w:rsidR="006945B8" w:rsidRDefault="006945B8" w:rsidP="006945B8">
      <w:pPr>
        <w:pStyle w:val="ListParagraph"/>
        <w:numPr>
          <w:ilvl w:val="0"/>
          <w:numId w:val="28"/>
        </w:numPr>
      </w:pPr>
      <w:r>
        <w:t>Maya and Karine’s task</w:t>
      </w:r>
    </w:p>
    <w:p w14:paraId="4A51B766" w14:textId="2DE5DDD0" w:rsidR="006945B8" w:rsidRDefault="006945B8" w:rsidP="006945B8">
      <w:pPr>
        <w:pStyle w:val="ListParagraph"/>
        <w:numPr>
          <w:ilvl w:val="0"/>
          <w:numId w:val="45"/>
        </w:numPr>
      </w:pPr>
      <w:r w:rsidRPr="00320B4E">
        <w:t xml:space="preserve">Search for P3s that don’t have primaries again </w:t>
      </w:r>
    </w:p>
    <w:p w14:paraId="667B525F" w14:textId="2E2781FD" w:rsidR="006945B8" w:rsidRDefault="006945B8" w:rsidP="006945B8">
      <w:pPr>
        <w:pStyle w:val="ListParagraph"/>
        <w:numPr>
          <w:ilvl w:val="0"/>
          <w:numId w:val="45"/>
        </w:numPr>
      </w:pPr>
      <w:r>
        <w:t xml:space="preserve">To give out </w:t>
      </w:r>
    </w:p>
    <w:p w14:paraId="3CB28181" w14:textId="65273616" w:rsidR="006945B8" w:rsidRDefault="006945B8" w:rsidP="006945B8">
      <w:pPr>
        <w:pStyle w:val="ListParagraph"/>
        <w:numPr>
          <w:ilvl w:val="1"/>
          <w:numId w:val="45"/>
        </w:numPr>
      </w:pPr>
      <w:r>
        <w:t xml:space="preserve">Maya-R4 extraction </w:t>
      </w:r>
    </w:p>
    <w:p w14:paraId="2C52C7BB" w14:textId="43B10B03" w:rsidR="006945B8" w:rsidRDefault="006945B8" w:rsidP="006945B8">
      <w:pPr>
        <w:pStyle w:val="ListParagraph"/>
        <w:numPr>
          <w:ilvl w:val="1"/>
          <w:numId w:val="45"/>
        </w:numPr>
      </w:pPr>
      <w:r>
        <w:t>Robyn-R4 ma</w:t>
      </w:r>
      <w:r w:rsidR="003E69E8">
        <w:t>t</w:t>
      </w:r>
      <w:r>
        <w:t>ching</w:t>
      </w:r>
    </w:p>
    <w:p w14:paraId="58F13CE3" w14:textId="3E8EC0FD" w:rsidR="006945B8" w:rsidRDefault="006945B8" w:rsidP="006945B8">
      <w:pPr>
        <w:pStyle w:val="ListParagraph"/>
        <w:numPr>
          <w:ilvl w:val="1"/>
          <w:numId w:val="45"/>
        </w:numPr>
      </w:pPr>
      <w:r>
        <w:t xml:space="preserve">Confirm the phases once I define them </w:t>
      </w:r>
    </w:p>
    <w:p w14:paraId="1FB6B433" w14:textId="6F64CB46" w:rsidR="006945B8" w:rsidRDefault="006945B8" w:rsidP="003E69E8">
      <w:pPr>
        <w:pStyle w:val="ListParagraph"/>
        <w:numPr>
          <w:ilvl w:val="1"/>
          <w:numId w:val="45"/>
        </w:numPr>
      </w:pPr>
      <w:r>
        <w:t>True bypass final search</w:t>
      </w:r>
    </w:p>
    <w:p w14:paraId="7842CE94" w14:textId="0B4F83F5" w:rsidR="006945B8" w:rsidRDefault="006945B8" w:rsidP="00C14B6D">
      <w:pPr>
        <w:pStyle w:val="ListParagraph"/>
        <w:numPr>
          <w:ilvl w:val="0"/>
          <w:numId w:val="44"/>
        </w:numPr>
      </w:pPr>
      <w:r>
        <w:t>For me</w:t>
      </w:r>
    </w:p>
    <w:p w14:paraId="23A8E0B8" w14:textId="5DD4EC8D" w:rsidR="00813363" w:rsidRDefault="00813363" w:rsidP="00813363">
      <w:pPr>
        <w:pStyle w:val="ListParagraph"/>
        <w:numPr>
          <w:ilvl w:val="1"/>
          <w:numId w:val="44"/>
        </w:numPr>
      </w:pPr>
      <w:r>
        <w:t xml:space="preserve">R4 extraction </w:t>
      </w:r>
    </w:p>
    <w:p w14:paraId="0485FF89" w14:textId="5BD5E2A7" w:rsidR="00813363" w:rsidRDefault="00813363" w:rsidP="00813363">
      <w:pPr>
        <w:pStyle w:val="ListParagraph"/>
        <w:numPr>
          <w:ilvl w:val="1"/>
          <w:numId w:val="44"/>
        </w:numPr>
      </w:pPr>
      <w:r>
        <w:t>R4 matching</w:t>
      </w:r>
    </w:p>
    <w:p w14:paraId="3BAE74ED" w14:textId="77777777" w:rsidR="006945B8" w:rsidRDefault="006945B8" w:rsidP="006945B8">
      <w:pPr>
        <w:pStyle w:val="ListParagraph"/>
        <w:numPr>
          <w:ilvl w:val="0"/>
          <w:numId w:val="44"/>
        </w:numPr>
        <w:ind w:left="1080"/>
      </w:pPr>
      <w:r>
        <w:t>C1 with textbook</w:t>
      </w:r>
    </w:p>
    <w:p w14:paraId="5D8DBA6A" w14:textId="7DEB75D4" w:rsidR="006945B8" w:rsidRDefault="006945B8" w:rsidP="006945B8">
      <w:pPr>
        <w:pStyle w:val="ListParagraph"/>
        <w:numPr>
          <w:ilvl w:val="0"/>
          <w:numId w:val="44"/>
        </w:numPr>
        <w:ind w:left="1080"/>
      </w:pPr>
      <w:r w:rsidRPr="0006659B">
        <w:t>Methods</w:t>
      </w:r>
      <w:r>
        <w:t>-</w:t>
      </w:r>
      <w:r w:rsidRPr="00964769">
        <w:t xml:space="preserve"> </w:t>
      </w:r>
      <w:r>
        <w:t>Supplement</w:t>
      </w:r>
    </w:p>
    <w:p w14:paraId="4D144C96" w14:textId="43A2503F" w:rsidR="00EA3FD5" w:rsidRDefault="00EA3FD5" w:rsidP="006945B8">
      <w:pPr>
        <w:pStyle w:val="ListParagraph"/>
        <w:numPr>
          <w:ilvl w:val="0"/>
          <w:numId w:val="44"/>
        </w:numPr>
        <w:ind w:left="1080"/>
      </w:pPr>
      <w:r>
        <w:t xml:space="preserve">Go through matches and check them </w:t>
      </w:r>
    </w:p>
    <w:p w14:paraId="52505791" w14:textId="77777777" w:rsidR="006945B8" w:rsidRPr="002769D1" w:rsidRDefault="006945B8" w:rsidP="006945B8">
      <w:pPr>
        <w:pStyle w:val="ListParagraph"/>
        <w:numPr>
          <w:ilvl w:val="1"/>
          <w:numId w:val="44"/>
        </w:numPr>
      </w:pPr>
      <w:r w:rsidRPr="002769D1">
        <w:t xml:space="preserve">Data check </w:t>
      </w:r>
    </w:p>
    <w:p w14:paraId="6F3C2FA9" w14:textId="77777777" w:rsidR="006945B8" w:rsidRPr="00B15910" w:rsidRDefault="006945B8" w:rsidP="006945B8">
      <w:pPr>
        <w:pStyle w:val="ListParagraph"/>
        <w:numPr>
          <w:ilvl w:val="2"/>
          <w:numId w:val="44"/>
        </w:numPr>
        <w:rPr>
          <w:highlight w:val="yellow"/>
        </w:rPr>
      </w:pPr>
      <w:r w:rsidRPr="002769D1">
        <w:rPr>
          <w:highlight w:val="yellow"/>
        </w:rPr>
        <w:t>SMDs negatives are in the right direction</w:t>
      </w:r>
    </w:p>
    <w:p w14:paraId="72FD6C5D" w14:textId="77777777" w:rsidR="006945B8" w:rsidRPr="00B15910" w:rsidRDefault="006945B8" w:rsidP="006945B8">
      <w:pPr>
        <w:pStyle w:val="ListParagraph"/>
        <w:numPr>
          <w:ilvl w:val="2"/>
          <w:numId w:val="44"/>
        </w:numPr>
        <w:rPr>
          <w:highlight w:val="yellow"/>
        </w:rPr>
      </w:pPr>
      <w:r w:rsidRPr="00B15910">
        <w:rPr>
          <w:highlight w:val="yellow"/>
        </w:rPr>
        <w:t>check p3 positivity-giving them the point even if they didn’t define that as positive?</w:t>
      </w:r>
    </w:p>
    <w:p w14:paraId="7F33234B" w14:textId="77777777" w:rsidR="006945B8" w:rsidRPr="00B15910" w:rsidRDefault="006945B8" w:rsidP="006945B8">
      <w:pPr>
        <w:pStyle w:val="ListParagraph"/>
        <w:numPr>
          <w:ilvl w:val="3"/>
          <w:numId w:val="44"/>
        </w:numPr>
        <w:rPr>
          <w:highlight w:val="yellow"/>
        </w:rPr>
      </w:pPr>
      <w:r w:rsidRPr="00B15910">
        <w:rPr>
          <w:highlight w:val="yellow"/>
        </w:rPr>
        <w:t>Only need to check positive ones</w:t>
      </w:r>
    </w:p>
    <w:p w14:paraId="67DDE9A8" w14:textId="77777777" w:rsidR="006945B8" w:rsidRPr="00B15910" w:rsidRDefault="006945B8" w:rsidP="006945B8">
      <w:pPr>
        <w:pStyle w:val="ListParagraph"/>
        <w:numPr>
          <w:ilvl w:val="3"/>
          <w:numId w:val="44"/>
        </w:numPr>
        <w:rPr>
          <w:highlight w:val="yellow"/>
        </w:rPr>
      </w:pPr>
      <w:r w:rsidRPr="00B15910">
        <w:rPr>
          <w:highlight w:val="yellow"/>
        </w:rPr>
        <w:t xml:space="preserve">Change this—make only </w:t>
      </w:r>
      <w:r>
        <w:rPr>
          <w:highlight w:val="yellow"/>
        </w:rPr>
        <w:t>on</w:t>
      </w:r>
      <w:r w:rsidRPr="00B15910">
        <w:rPr>
          <w:highlight w:val="yellow"/>
        </w:rPr>
        <w:t xml:space="preserve">es defined as positive-positive </w:t>
      </w:r>
    </w:p>
    <w:p w14:paraId="4759C426" w14:textId="77777777" w:rsidR="006945B8" w:rsidRPr="00334904" w:rsidRDefault="006945B8" w:rsidP="006945B8">
      <w:pPr>
        <w:pStyle w:val="ListParagraph"/>
        <w:numPr>
          <w:ilvl w:val="3"/>
          <w:numId w:val="44"/>
        </w:numPr>
        <w:rPr>
          <w:highlight w:val="yellow"/>
        </w:rPr>
      </w:pPr>
      <w:r w:rsidRPr="00B15910">
        <w:rPr>
          <w:highlight w:val="yellow"/>
        </w:rPr>
        <w:lastRenderedPageBreak/>
        <w:t>What if done and positivity don’t line up aren’t in the same group</w:t>
      </w:r>
    </w:p>
    <w:p w14:paraId="59C6B1C8" w14:textId="77777777" w:rsidR="006945B8" w:rsidRPr="00334904" w:rsidRDefault="006945B8" w:rsidP="006945B8">
      <w:pPr>
        <w:pStyle w:val="ListParagraph"/>
        <w:numPr>
          <w:ilvl w:val="2"/>
          <w:numId w:val="44"/>
        </w:numPr>
        <w:rPr>
          <w:highlight w:val="yellow"/>
        </w:rPr>
      </w:pPr>
      <w:r w:rsidRPr="00334904">
        <w:rPr>
          <w:highlight w:val="yellow"/>
        </w:rPr>
        <w:t>Check adjuvant matches with old ones that found an earlier p3</w:t>
      </w:r>
    </w:p>
    <w:p w14:paraId="0A84A6A6" w14:textId="5B823987" w:rsidR="006945B8" w:rsidRPr="006945B8" w:rsidRDefault="006945B8" w:rsidP="006945B8">
      <w:pPr>
        <w:pStyle w:val="ListParagraph"/>
        <w:numPr>
          <w:ilvl w:val="3"/>
          <w:numId w:val="44"/>
        </w:numPr>
        <w:rPr>
          <w:highlight w:val="yellow"/>
        </w:rPr>
      </w:pPr>
      <w:r w:rsidRPr="00334904">
        <w:rPr>
          <w:highlight w:val="yellow"/>
        </w:rPr>
        <w:t xml:space="preserve"> ones that didn’t have a earlier phase 3 all good</w:t>
      </w:r>
    </w:p>
    <w:p w14:paraId="522C6258" w14:textId="1C7DDB0B" w:rsidR="00C767A2" w:rsidRDefault="00C767A2" w:rsidP="006945B8">
      <w:pPr>
        <w:pStyle w:val="ListParagraph"/>
        <w:numPr>
          <w:ilvl w:val="0"/>
          <w:numId w:val="28"/>
        </w:numPr>
        <w:ind w:left="1080"/>
      </w:pPr>
      <w:r>
        <w:t xml:space="preserve">Publications </w:t>
      </w:r>
    </w:p>
    <w:p w14:paraId="1E6C68C7" w14:textId="5C81D55F" w:rsidR="00C767A2" w:rsidRPr="00C767A2" w:rsidRDefault="00C767A2" w:rsidP="006945B8">
      <w:pPr>
        <w:pStyle w:val="ListParagraph"/>
        <w:numPr>
          <w:ilvl w:val="1"/>
          <w:numId w:val="28"/>
        </w:numPr>
        <w:ind w:left="1800"/>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6945B8">
      <w:pPr>
        <w:pStyle w:val="ListParagraph"/>
        <w:numPr>
          <w:ilvl w:val="0"/>
          <w:numId w:val="28"/>
        </w:numPr>
        <w:ind w:left="1080"/>
      </w:pPr>
      <w:r>
        <w:t xml:space="preserve">P2/3 </w:t>
      </w:r>
    </w:p>
    <w:p w14:paraId="7A653D8A" w14:textId="3FF2F15A" w:rsidR="00C767A2" w:rsidRDefault="00C767A2" w:rsidP="006945B8">
      <w:pPr>
        <w:pStyle w:val="ListParagraph"/>
        <w:numPr>
          <w:ilvl w:val="1"/>
          <w:numId w:val="28"/>
        </w:numPr>
        <w:ind w:left="1800"/>
        <w:rPr>
          <w:highlight w:val="yellow"/>
        </w:rPr>
      </w:pPr>
      <w:r w:rsidRPr="00C767A2">
        <w:rPr>
          <w:highlight w:val="yellow"/>
        </w:rPr>
        <w:t xml:space="preserve">Define what a p2 is and what a p3 is </w:t>
      </w:r>
    </w:p>
    <w:p w14:paraId="6621E3AF" w14:textId="7BE38CED" w:rsidR="00C767A2" w:rsidRDefault="00C767A2" w:rsidP="006945B8">
      <w:pPr>
        <w:pStyle w:val="ListParagraph"/>
        <w:numPr>
          <w:ilvl w:val="1"/>
          <w:numId w:val="28"/>
        </w:numPr>
        <w:ind w:left="1800"/>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6945B8">
      <w:pPr>
        <w:pStyle w:val="ListParagraph"/>
        <w:numPr>
          <w:ilvl w:val="2"/>
          <w:numId w:val="28"/>
        </w:numPr>
        <w:ind w:left="2520"/>
        <w:rPr>
          <w:highlight w:val="yellow"/>
        </w:rPr>
      </w:pPr>
      <w:r w:rsidRPr="00320B4E">
        <w:rPr>
          <w:highlight w:val="yellow"/>
        </w:rPr>
        <w:t xml:space="preserve">Email authors to see if they moved on to p3 </w:t>
      </w:r>
    </w:p>
    <w:p w14:paraId="0561C36E" w14:textId="090635E1" w:rsidR="00601F96" w:rsidRDefault="00601F96" w:rsidP="006945B8">
      <w:pPr>
        <w:pStyle w:val="ListParagraph"/>
        <w:numPr>
          <w:ilvl w:val="1"/>
          <w:numId w:val="28"/>
        </w:numPr>
        <w:ind w:left="1800"/>
        <w:rPr>
          <w:highlight w:val="green"/>
        </w:rPr>
      </w:pPr>
      <w:r>
        <w:rPr>
          <w:highlight w:val="green"/>
        </w:rPr>
        <w:t xml:space="preserve">Define the p1/p2/p3 ones in the matching </w:t>
      </w:r>
    </w:p>
    <w:p w14:paraId="0E3D2A7C" w14:textId="2C436090" w:rsidR="00320B4E" w:rsidRPr="00320B4E" w:rsidRDefault="006060BD" w:rsidP="006945B8">
      <w:pPr>
        <w:pStyle w:val="ListParagraph"/>
        <w:numPr>
          <w:ilvl w:val="2"/>
          <w:numId w:val="28"/>
        </w:numPr>
        <w:ind w:left="2520"/>
        <w:rPr>
          <w:highlight w:val="yellow"/>
        </w:rPr>
      </w:pPr>
      <w:r w:rsidRPr="00320B4E">
        <w:rPr>
          <w:highlight w:val="yellow"/>
        </w:rPr>
        <w:t>Modify it in puttogether</w:t>
      </w:r>
    </w:p>
    <w:p w14:paraId="00B4C429" w14:textId="5A6AAE0A" w:rsidR="00A235B0" w:rsidRDefault="00A235B0" w:rsidP="006945B8">
      <w:pPr>
        <w:pStyle w:val="ListParagraph"/>
        <w:numPr>
          <w:ilvl w:val="0"/>
          <w:numId w:val="28"/>
        </w:numPr>
        <w:ind w:left="1080"/>
      </w:pPr>
      <w:r>
        <w:t>True Bypass further search</w:t>
      </w:r>
      <w:r w:rsidR="000A08EA">
        <w:t xml:space="preserve">-with Robyn/Maya </w:t>
      </w:r>
    </w:p>
    <w:p w14:paraId="4929E6E1" w14:textId="62F44FB2" w:rsidR="00A235B0" w:rsidRDefault="00A235B0" w:rsidP="006945B8">
      <w:pPr>
        <w:pStyle w:val="ListParagraph"/>
        <w:numPr>
          <w:ilvl w:val="1"/>
          <w:numId w:val="28"/>
        </w:numPr>
        <w:ind w:left="1800"/>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945B8">
      <w:pPr>
        <w:pStyle w:val="ListParagraph"/>
        <w:numPr>
          <w:ilvl w:val="0"/>
          <w:numId w:val="28"/>
        </w:numPr>
        <w:ind w:left="1080"/>
        <w:rPr>
          <w:highlight w:val="yellow"/>
        </w:rPr>
      </w:pPr>
      <w:r w:rsidRPr="00673C0C">
        <w:rPr>
          <w:highlight w:val="yellow"/>
        </w:rPr>
        <w:t>R4-MESH terms/extras from R3</w:t>
      </w:r>
    </w:p>
    <w:p w14:paraId="3E5AD4DF" w14:textId="2E19423D" w:rsidR="00B8136D" w:rsidRPr="00B8136D" w:rsidRDefault="00000000" w:rsidP="006945B8">
      <w:pPr>
        <w:pStyle w:val="ListParagraph"/>
        <w:numPr>
          <w:ilvl w:val="2"/>
          <w:numId w:val="28"/>
        </w:numPr>
        <w:ind w:left="2520"/>
        <w:rPr>
          <w:highlight w:val="yellow"/>
        </w:rPr>
      </w:pPr>
      <w:hyperlink r:id="rId11" w:history="1">
        <w:r w:rsidR="00B8136D" w:rsidRPr="00C94755">
          <w:rPr>
            <w:highlight w:val="yellow"/>
          </w:rPr>
          <w:t>NCT00340834</w:t>
        </w:r>
      </w:hyperlink>
      <w:r w:rsidR="00B8136D" w:rsidRPr="00C94755">
        <w:rPr>
          <w:highlight w:val="yellow"/>
        </w:rPr>
        <w:t>did not download into R3?</w:t>
      </w:r>
    </w:p>
    <w:p w14:paraId="37492FC7" w14:textId="01B8BC01" w:rsidR="0006659B" w:rsidRPr="007C28EF" w:rsidRDefault="0006659B" w:rsidP="006945B8">
      <w:pPr>
        <w:pStyle w:val="ListParagraph"/>
        <w:numPr>
          <w:ilvl w:val="0"/>
          <w:numId w:val="28"/>
        </w:numPr>
        <w:ind w:left="1080"/>
        <w:rPr>
          <w:highlight w:val="yellow"/>
        </w:rPr>
      </w:pPr>
      <w:r w:rsidRPr="007C28EF">
        <w:rPr>
          <w:highlight w:val="yellow"/>
        </w:rPr>
        <w:t>CONSORT</w:t>
      </w:r>
    </w:p>
    <w:p w14:paraId="27112B03" w14:textId="256B4E9E" w:rsidR="007C28EF" w:rsidRDefault="00BA682E" w:rsidP="006945B8">
      <w:pPr>
        <w:pStyle w:val="ListParagraph"/>
        <w:numPr>
          <w:ilvl w:val="0"/>
          <w:numId w:val="28"/>
        </w:numPr>
        <w:ind w:left="1080"/>
        <w:rPr>
          <w:highlight w:val="yellow"/>
        </w:rPr>
      </w:pPr>
      <w:r>
        <w:rPr>
          <w:highlight w:val="yellow"/>
        </w:rPr>
        <w:t>Send NCTs to murph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6945B8">
      <w:pPr>
        <w:pStyle w:val="ListParagraph"/>
        <w:numPr>
          <w:ilvl w:val="1"/>
          <w:numId w:val="28"/>
        </w:numPr>
        <w:ind w:left="1800"/>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r>
        <w:t>Go through subgroups and pediatrics in matching document-state you want to make broader rule because of screening</w:t>
      </w:r>
    </w:p>
    <w:p w14:paraId="18D39881" w14:textId="51B08D56" w:rsid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added indications- Rare diseases?</w:t>
      </w:r>
    </w:p>
    <w:tbl>
      <w:tblPr>
        <w:tblW w:w="3778" w:type="dxa"/>
        <w:shd w:val="clear" w:color="auto" w:fill="FFFFFF"/>
        <w:tblCellMar>
          <w:left w:w="0" w:type="dxa"/>
          <w:right w:w="0" w:type="dxa"/>
        </w:tblCellMar>
        <w:tblLook w:val="04A0" w:firstRow="1" w:lastRow="0" w:firstColumn="1" w:lastColumn="0" w:noHBand="0" w:noVBand="1"/>
      </w:tblPr>
      <w:tblGrid>
        <w:gridCol w:w="1637"/>
        <w:gridCol w:w="1167"/>
        <w:gridCol w:w="974"/>
      </w:tblGrid>
      <w:tr w:rsidR="003E69E8" w14:paraId="35412FEC" w14:textId="77777777" w:rsidTr="003E69E8">
        <w:trPr>
          <w:trHeight w:val="124"/>
        </w:trPr>
        <w:tc>
          <w:tcPr>
            <w:tcW w:w="2568"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753AA945"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23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67CBC44"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97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A4F74D0"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3E69E8" w14:paraId="06121EF9" w14:textId="77777777" w:rsidTr="003E69E8">
        <w:trPr>
          <w:trHeight w:val="361"/>
        </w:trPr>
        <w:tc>
          <w:tcPr>
            <w:tcW w:w="2568"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52E43154"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23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7454A9F"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97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4C66D7" w14:textId="77777777" w:rsidR="003E69E8" w:rsidRDefault="003E69E8" w:rsidP="00D60612">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DK poosibly</w:t>
            </w:r>
          </w:p>
        </w:tc>
      </w:tr>
      <w:tr w:rsidR="003E69E8" w14:paraId="310FDFEF" w14:textId="77777777" w:rsidTr="003E69E8">
        <w:trPr>
          <w:trHeight w:val="64"/>
        </w:trPr>
        <w:tc>
          <w:tcPr>
            <w:tcW w:w="2568" w:type="dxa"/>
            <w:vMerge/>
            <w:tcBorders>
              <w:top w:val="nil"/>
              <w:left w:val="single" w:sz="8" w:space="0" w:color="auto"/>
              <w:bottom w:val="single" w:sz="8" w:space="0" w:color="auto"/>
              <w:right w:val="single" w:sz="8" w:space="0" w:color="auto"/>
            </w:tcBorders>
            <w:shd w:val="clear" w:color="auto" w:fill="FFFFFF"/>
            <w:vAlign w:val="center"/>
            <w:hideMark/>
          </w:tcPr>
          <w:p w14:paraId="003AFA45" w14:textId="77777777" w:rsidR="003E69E8" w:rsidRDefault="003E69E8" w:rsidP="00D60612">
            <w:pPr>
              <w:rPr>
                <w:rFonts w:ascii="Calibri" w:hAnsi="Calibri" w:cs="Calibri"/>
                <w:color w:val="000000"/>
                <w:sz w:val="22"/>
                <w:szCs w:val="22"/>
              </w:rPr>
            </w:pPr>
          </w:p>
        </w:tc>
        <w:tc>
          <w:tcPr>
            <w:tcW w:w="236"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19FEB4D"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974"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12D8B2" w14:textId="77777777" w:rsidR="003E69E8" w:rsidRDefault="003E69E8" w:rsidP="00D60612">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3E69E8" w14:paraId="3611BE77" w14:textId="77777777" w:rsidTr="003E69E8">
        <w:trPr>
          <w:gridAfter w:val="2"/>
          <w:wAfter w:w="1210" w:type="dxa"/>
          <w:trHeight w:val="458"/>
        </w:trPr>
        <w:tc>
          <w:tcPr>
            <w:tcW w:w="2568" w:type="dxa"/>
            <w:vMerge/>
            <w:tcBorders>
              <w:top w:val="nil"/>
              <w:left w:val="single" w:sz="8" w:space="0" w:color="auto"/>
              <w:bottom w:val="single" w:sz="8" w:space="0" w:color="auto"/>
              <w:right w:val="single" w:sz="8" w:space="0" w:color="auto"/>
            </w:tcBorders>
            <w:shd w:val="clear" w:color="auto" w:fill="FFFFFF"/>
            <w:vAlign w:val="center"/>
            <w:hideMark/>
          </w:tcPr>
          <w:p w14:paraId="490EA14D" w14:textId="77777777" w:rsidR="003E69E8" w:rsidRDefault="003E69E8" w:rsidP="00D60612">
            <w:pPr>
              <w:rPr>
                <w:rFonts w:ascii="Calibri" w:hAnsi="Calibri" w:cs="Calibri"/>
                <w:color w:val="000000"/>
                <w:sz w:val="22"/>
                <w:szCs w:val="22"/>
              </w:rPr>
            </w:pPr>
          </w:p>
        </w:tc>
      </w:tr>
      <w:tr w:rsidR="003E69E8" w14:paraId="5E326ECA" w14:textId="77777777" w:rsidTr="003E69E8">
        <w:trPr>
          <w:gridAfter w:val="2"/>
          <w:wAfter w:w="1210" w:type="dxa"/>
          <w:trHeight w:val="458"/>
        </w:trPr>
        <w:tc>
          <w:tcPr>
            <w:tcW w:w="2568" w:type="dxa"/>
            <w:vMerge/>
            <w:tcBorders>
              <w:top w:val="nil"/>
              <w:left w:val="single" w:sz="8" w:space="0" w:color="auto"/>
              <w:bottom w:val="single" w:sz="8" w:space="0" w:color="auto"/>
              <w:right w:val="single" w:sz="8" w:space="0" w:color="auto"/>
            </w:tcBorders>
            <w:shd w:val="clear" w:color="auto" w:fill="FFFFFF"/>
            <w:vAlign w:val="center"/>
            <w:hideMark/>
          </w:tcPr>
          <w:p w14:paraId="53D988EA" w14:textId="77777777" w:rsidR="003E69E8" w:rsidRDefault="003E69E8" w:rsidP="00D60612">
            <w:pPr>
              <w:rPr>
                <w:rFonts w:ascii="Calibri" w:hAnsi="Calibri" w:cs="Calibri"/>
                <w:color w:val="000000"/>
                <w:sz w:val="22"/>
                <w:szCs w:val="22"/>
              </w:rPr>
            </w:pPr>
          </w:p>
        </w:tc>
      </w:tr>
      <w:tr w:rsidR="003E69E8" w14:paraId="2F615434" w14:textId="77777777" w:rsidTr="003E69E8">
        <w:trPr>
          <w:gridAfter w:val="2"/>
          <w:wAfter w:w="1210" w:type="dxa"/>
          <w:trHeight w:val="458"/>
        </w:trPr>
        <w:tc>
          <w:tcPr>
            <w:tcW w:w="2568" w:type="dxa"/>
            <w:vMerge/>
            <w:tcBorders>
              <w:top w:val="nil"/>
              <w:left w:val="single" w:sz="8" w:space="0" w:color="auto"/>
              <w:bottom w:val="single" w:sz="8" w:space="0" w:color="auto"/>
              <w:right w:val="single" w:sz="8" w:space="0" w:color="auto"/>
            </w:tcBorders>
            <w:shd w:val="clear" w:color="auto" w:fill="FFFFFF"/>
            <w:vAlign w:val="center"/>
            <w:hideMark/>
          </w:tcPr>
          <w:p w14:paraId="4FD125EE" w14:textId="77777777" w:rsidR="003E69E8" w:rsidRDefault="003E69E8" w:rsidP="00D60612">
            <w:pPr>
              <w:rPr>
                <w:rFonts w:ascii="Calibri" w:hAnsi="Calibri" w:cs="Calibri"/>
                <w:color w:val="000000"/>
                <w:sz w:val="22"/>
                <w:szCs w:val="22"/>
              </w:rPr>
            </w:pPr>
          </w:p>
        </w:tc>
      </w:tr>
    </w:tbl>
    <w:p w14:paraId="7D2AFD0C" w14:textId="77777777" w:rsidR="003E69E8" w:rsidRPr="007B6E1E" w:rsidRDefault="003E69E8" w:rsidP="003E69E8">
      <w:pPr>
        <w:pStyle w:val="ListParagraph"/>
        <w:ind w:left="1440"/>
        <w:rPr>
          <w:rFonts w:ascii="Fira Sans" w:hAnsi="Fira Sans"/>
          <w:color w:val="232323"/>
          <w:sz w:val="21"/>
          <w:szCs w:val="21"/>
          <w:shd w:val="clear" w:color="auto" w:fill="F8F8F8"/>
        </w:rPr>
      </w:pP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Conflicting positivity 2 clinicals-give the preceeded point I think</w:t>
      </w:r>
    </w:p>
    <w:p w14:paraId="1F4E43CD" w14:textId="525B39E0" w:rsidR="00192D44" w:rsidRPr="00A235B0" w:rsidRDefault="00192D44" w:rsidP="00B15A42">
      <w:pPr>
        <w:pStyle w:val="ListParagraph"/>
        <w:numPr>
          <w:ilvl w:val="1"/>
          <w:numId w:val="41"/>
        </w:numPr>
      </w:pPr>
      <w:r>
        <w:t>NA withdrawls--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phase 2 that did not analyze efficacy as ambigious</w:t>
      </w:r>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lastRenderedPageBreak/>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3-01-10T20:43:00Z" w:initials="HMMM">
    <w:p w14:paraId="65254180" w14:textId="77777777" w:rsidR="00B01DB2" w:rsidRDefault="00B01DB2" w:rsidP="002C76B7">
      <w:r>
        <w:rPr>
          <w:rStyle w:val="CommentReference"/>
        </w:rPr>
        <w:annotationRef/>
      </w:r>
      <w:hyperlink r:id="rId1" w:history="1">
        <w:r w:rsidRPr="002C76B7">
          <w:rPr>
            <w:rStyle w:val="Hyperlink"/>
            <w:rFonts w:asciiTheme="minorHAnsi" w:eastAsiaTheme="minorHAnsi" w:hAnsiTheme="minorHAnsi" w:cstheme="minorBidi"/>
            <w:sz w:val="20"/>
            <w:szCs w:val="20"/>
            <w:lang w:val="en-CA"/>
          </w:rPr>
          <w:t>https://www.ninds.nih.gov/health-information/disorders/parkinsons-disease</w:t>
        </w:r>
      </w:hyperlink>
    </w:p>
    <w:p w14:paraId="1DF2A786" w14:textId="77777777" w:rsidR="00B01DB2" w:rsidRDefault="00B01DB2" w:rsidP="002C76B7"/>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1DF2A7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684C67" w16cex:dateUtc="2023-01-11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1DF2A786" w16cid:durableId="27684C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254A7"/>
    <w:multiLevelType w:val="hybridMultilevel"/>
    <w:tmpl w:val="5D480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E44A0E"/>
    <w:multiLevelType w:val="hybridMultilevel"/>
    <w:tmpl w:val="7E6423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7"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1"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42"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5"/>
  </w:num>
  <w:num w:numId="2" w16cid:durableId="1924483002">
    <w:abstractNumId w:val="28"/>
  </w:num>
  <w:num w:numId="3" w16cid:durableId="1214275503">
    <w:abstractNumId w:val="2"/>
  </w:num>
  <w:num w:numId="4" w16cid:durableId="593394308">
    <w:abstractNumId w:val="9"/>
  </w:num>
  <w:num w:numId="5" w16cid:durableId="2058190706">
    <w:abstractNumId w:val="40"/>
  </w:num>
  <w:num w:numId="6" w16cid:durableId="1272593637">
    <w:abstractNumId w:val="4"/>
  </w:num>
  <w:num w:numId="7" w16cid:durableId="2047636656">
    <w:abstractNumId w:val="13"/>
  </w:num>
  <w:num w:numId="8" w16cid:durableId="1599219992">
    <w:abstractNumId w:val="17"/>
  </w:num>
  <w:num w:numId="9" w16cid:durableId="1251620188">
    <w:abstractNumId w:val="41"/>
  </w:num>
  <w:num w:numId="10" w16cid:durableId="199978161">
    <w:abstractNumId w:val="1"/>
  </w:num>
  <w:num w:numId="11" w16cid:durableId="90857056">
    <w:abstractNumId w:val="32"/>
  </w:num>
  <w:num w:numId="12" w16cid:durableId="581716776">
    <w:abstractNumId w:val="30"/>
  </w:num>
  <w:num w:numId="13" w16cid:durableId="408701310">
    <w:abstractNumId w:val="14"/>
  </w:num>
  <w:num w:numId="14" w16cid:durableId="1244604628">
    <w:abstractNumId w:val="18"/>
  </w:num>
  <w:num w:numId="15" w16cid:durableId="1724524471">
    <w:abstractNumId w:val="16"/>
  </w:num>
  <w:num w:numId="16" w16cid:durableId="1446577655">
    <w:abstractNumId w:val="44"/>
  </w:num>
  <w:num w:numId="17" w16cid:durableId="1258560059">
    <w:abstractNumId w:val="22"/>
  </w:num>
  <w:num w:numId="18" w16cid:durableId="239952472">
    <w:abstractNumId w:val="43"/>
  </w:num>
  <w:num w:numId="19" w16cid:durableId="871460679">
    <w:abstractNumId w:val="37"/>
  </w:num>
  <w:num w:numId="20" w16cid:durableId="2139953559">
    <w:abstractNumId w:val="15"/>
  </w:num>
  <w:num w:numId="21" w16cid:durableId="447939549">
    <w:abstractNumId w:val="26"/>
  </w:num>
  <w:num w:numId="22" w16cid:durableId="1449423723">
    <w:abstractNumId w:val="19"/>
  </w:num>
  <w:num w:numId="23" w16cid:durableId="860363229">
    <w:abstractNumId w:val="12"/>
  </w:num>
  <w:num w:numId="24" w16cid:durableId="308561900">
    <w:abstractNumId w:val="38"/>
  </w:num>
  <w:num w:numId="25" w16cid:durableId="1913082645">
    <w:abstractNumId w:val="31"/>
  </w:num>
  <w:num w:numId="26" w16cid:durableId="1688602409">
    <w:abstractNumId w:val="33"/>
  </w:num>
  <w:num w:numId="27" w16cid:durableId="648510667">
    <w:abstractNumId w:val="34"/>
  </w:num>
  <w:num w:numId="28" w16cid:durableId="272060566">
    <w:abstractNumId w:val="5"/>
  </w:num>
  <w:num w:numId="29" w16cid:durableId="545989350">
    <w:abstractNumId w:val="24"/>
  </w:num>
  <w:num w:numId="30" w16cid:durableId="465198030">
    <w:abstractNumId w:val="3"/>
  </w:num>
  <w:num w:numId="31" w16cid:durableId="845436116">
    <w:abstractNumId w:val="42"/>
  </w:num>
  <w:num w:numId="32" w16cid:durableId="1571386561">
    <w:abstractNumId w:val="39"/>
  </w:num>
  <w:num w:numId="33" w16cid:durableId="628822908">
    <w:abstractNumId w:val="0"/>
  </w:num>
  <w:num w:numId="34" w16cid:durableId="1804690882">
    <w:abstractNumId w:val="36"/>
  </w:num>
  <w:num w:numId="35" w16cid:durableId="197200330">
    <w:abstractNumId w:val="23"/>
  </w:num>
  <w:num w:numId="36" w16cid:durableId="501551974">
    <w:abstractNumId w:val="27"/>
  </w:num>
  <w:num w:numId="37" w16cid:durableId="1699576347">
    <w:abstractNumId w:val="35"/>
  </w:num>
  <w:num w:numId="38" w16cid:durableId="1559242896">
    <w:abstractNumId w:val="10"/>
  </w:num>
  <w:num w:numId="39" w16cid:durableId="1513957667">
    <w:abstractNumId w:val="11"/>
  </w:num>
  <w:num w:numId="40" w16cid:durableId="265844794">
    <w:abstractNumId w:val="6"/>
  </w:num>
  <w:num w:numId="41" w16cid:durableId="1276063958">
    <w:abstractNumId w:val="29"/>
  </w:num>
  <w:num w:numId="42" w16cid:durableId="1393773514">
    <w:abstractNumId w:val="20"/>
  </w:num>
  <w:num w:numId="43" w16cid:durableId="2105999483">
    <w:abstractNumId w:val="8"/>
  </w:num>
  <w:num w:numId="44" w16cid:durableId="768310934">
    <w:abstractNumId w:val="7"/>
  </w:num>
  <w:num w:numId="45" w16cid:durableId="91358749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3424"/>
    <w:rsid w:val="00357828"/>
    <w:rsid w:val="0036000B"/>
    <w:rsid w:val="0037305F"/>
    <w:rsid w:val="00393B0F"/>
    <w:rsid w:val="003A06EF"/>
    <w:rsid w:val="003A2457"/>
    <w:rsid w:val="003A2573"/>
    <w:rsid w:val="003B6C36"/>
    <w:rsid w:val="003D4FC7"/>
    <w:rsid w:val="003E2378"/>
    <w:rsid w:val="003E4EE3"/>
    <w:rsid w:val="003E69E8"/>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76A5D"/>
    <w:rsid w:val="00691490"/>
    <w:rsid w:val="006945B8"/>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3759D"/>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01DB2"/>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16668"/>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3FD5"/>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D6E37"/>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semiHidden/>
    <w:unhideWhenUsed/>
    <w:rsid w:val="00FD6E3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inds.nih.gov/health-information/disorders/parkinsons-disease"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TotalTime>
  <Pages>9</Pages>
  <Words>2777</Words>
  <Characters>1583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7</cp:revision>
  <dcterms:created xsi:type="dcterms:W3CDTF">2022-12-10T20:00:00Z</dcterms:created>
  <dcterms:modified xsi:type="dcterms:W3CDTF">2023-01-14T18:17:00Z</dcterms:modified>
</cp:coreProperties>
</file>